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C81C27" w:rsidRDefault="00C81C27" w:rsidP="00C81C27">
      <w:pPr>
        <w:spacing w:after="120"/>
      </w:pPr>
      <w:r>
        <w:fldChar w:fldCharType="begin">
          <w:fldData xml:space="preserve">PEVuZE5vdGU+PENpdGU+PEF1dGhvcj5aaGFuZzwvQXV0aG9yPjxZZWFyPjIwMTU8L1llYXI+PFJl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</w:fldData>
        </w:fldChar>
      </w:r>
      <w:r>
        <w:instrText xml:space="preserve"> ADDIN EN.CITE </w:instrText>
      </w:r>
      <w:r>
        <w:fldChar w:fldCharType="begin">
          <w:fldData xml:space="preserve">PEVuZE5vdGU+PENpdGU+PEF1dGhvcj5aaGFuZzwvQXV0aG9yPjxZZWFyPjIwMTU8L1llYXI+PFJl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>
        <w:rPr>
          <w:noProof/>
        </w:rPr>
        <w:t>[1-20]</w:t>
      </w:r>
      <w:r>
        <w:fldChar w:fldCharType="end"/>
      </w:r>
    </w:p>
    <w:p w:rsidR="00C81C27" w:rsidRDefault="00C81C27" w:rsidP="00C81C27">
      <w:pPr>
        <w:spacing w:after="120"/>
      </w:pPr>
    </w:p>
    <w:p w:rsidR="00C81C27" w:rsidRPr="00C81C27" w:rsidRDefault="00C81C27" w:rsidP="00C81C27">
      <w:pPr>
        <w:pStyle w:val="EndNoteBibliography"/>
        <w:spacing w:after="120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C81C27">
        <w:rPr>
          <w:noProof/>
        </w:rPr>
        <w:t>[1] Zhang T, Wang J, Feng T, Wang H, Ramdani N, Derradji M, Xu X, Liu W, Tang T.</w:t>
      </w:r>
      <w:r>
        <w:rPr>
          <w:noProof/>
        </w:rPr>
        <w:br/>
      </w:r>
      <w:r w:rsidRPr="00C81C27">
        <w:rPr>
          <w:noProof/>
        </w:rPr>
        <w:t xml:space="preserve"> A novel high performance oxazine derivative: Design of tetrafunctional monomer, step-wise ring-opening polymerization, improved thermal property and broadened processing window. </w:t>
      </w:r>
      <w:r>
        <w:rPr>
          <w:noProof/>
        </w:rPr>
        <w:br/>
      </w:r>
      <w:r w:rsidRPr="00C81C27">
        <w:rPr>
          <w:noProof/>
        </w:rPr>
        <w:t>RSC Advances. 2015;5:33623-31.</w:t>
      </w:r>
    </w:p>
    <w:p w:rsidR="00C81C27" w:rsidRPr="00C81C27" w:rsidRDefault="00C81C27" w:rsidP="00C81C27">
      <w:pPr>
        <w:pStyle w:val="EndNoteBibliography"/>
        <w:spacing w:after="120"/>
        <w:rPr>
          <w:noProof/>
        </w:rPr>
      </w:pPr>
      <w:r w:rsidRPr="00C81C27">
        <w:rPr>
          <w:noProof/>
        </w:rPr>
        <w:t xml:space="preserve">[2] Wang H, Wang J, Feng TT, Ramdani N, Li Y, Xu XD, Liu WB. </w:t>
      </w:r>
      <w:r>
        <w:rPr>
          <w:noProof/>
        </w:rPr>
        <w:br/>
      </w:r>
      <w:r w:rsidRPr="00C81C27">
        <w:rPr>
          <w:noProof/>
        </w:rPr>
        <w:t xml:space="preserve">Synthesis, curing behavior, and thermal properties of fluorene-based benzoxazine-endcapped copoly(ether ketone ketone)s. </w:t>
      </w:r>
      <w:r>
        <w:rPr>
          <w:noProof/>
        </w:rPr>
        <w:br/>
      </w:r>
      <w:r w:rsidRPr="00C81C27">
        <w:rPr>
          <w:noProof/>
        </w:rPr>
        <w:t>Journal of Thermal Analysis and Calorimetry. 2015;119:1913-21.</w:t>
      </w:r>
    </w:p>
    <w:p w:rsidR="00C81C27" w:rsidRPr="00C81C27" w:rsidRDefault="00C81C27" w:rsidP="00C81C27">
      <w:pPr>
        <w:pStyle w:val="EndNoteBibliography"/>
        <w:spacing w:after="120"/>
        <w:rPr>
          <w:noProof/>
        </w:rPr>
      </w:pPr>
      <w:r w:rsidRPr="00C81C27">
        <w:rPr>
          <w:noProof/>
        </w:rPr>
        <w:t>[3] Ramdani N, Derradji M, Feng TT, Tong Z, Wang J, Mokhnache EO, Liu WB.</w:t>
      </w:r>
      <w:r>
        <w:rPr>
          <w:noProof/>
        </w:rPr>
        <w:br/>
      </w:r>
      <w:r w:rsidRPr="00C81C27">
        <w:rPr>
          <w:noProof/>
        </w:rPr>
        <w:t xml:space="preserve">Preparation and characterization of thermally-conductive silane-treated silicon nitride filled polybenzoxazine nanocomposites. </w:t>
      </w:r>
      <w:r>
        <w:rPr>
          <w:noProof/>
        </w:rPr>
        <w:br/>
      </w:r>
      <w:r w:rsidRPr="00C81C27">
        <w:rPr>
          <w:noProof/>
        </w:rPr>
        <w:t>Materials Letters. 2015;155:34-7.</w:t>
      </w:r>
    </w:p>
    <w:p w:rsidR="00C81C27" w:rsidRPr="00C81C27" w:rsidRDefault="00C81C27" w:rsidP="00C81C27">
      <w:pPr>
        <w:pStyle w:val="EndNoteBibliography"/>
        <w:spacing w:after="120"/>
        <w:rPr>
          <w:noProof/>
        </w:rPr>
      </w:pPr>
      <w:r w:rsidRPr="00C81C27">
        <w:rPr>
          <w:noProof/>
        </w:rPr>
        <w:t xml:space="preserve">[4] Ramdani N, Chrigui M, Wang J, Feng TT, He XY, Liu WB, Zheng XS. </w:t>
      </w:r>
      <w:r>
        <w:rPr>
          <w:noProof/>
        </w:rPr>
        <w:br/>
      </w:r>
      <w:r w:rsidRPr="00C81C27">
        <w:rPr>
          <w:noProof/>
        </w:rPr>
        <w:t xml:space="preserve">Preparation and properties of chitosan particle-reinforced polybenzoxazine blends. </w:t>
      </w:r>
      <w:r>
        <w:rPr>
          <w:noProof/>
        </w:rPr>
        <w:br/>
      </w:r>
      <w:r w:rsidRPr="00C81C27">
        <w:rPr>
          <w:noProof/>
        </w:rPr>
        <w:t>Journal of Composite Materials. 2015;49:2449-58.</w:t>
      </w:r>
    </w:p>
    <w:p w:rsidR="00C81C27" w:rsidRPr="00C81C27" w:rsidRDefault="00C81C27" w:rsidP="00C81C27">
      <w:pPr>
        <w:pStyle w:val="EndNoteBibliography"/>
        <w:spacing w:after="120"/>
        <w:rPr>
          <w:noProof/>
        </w:rPr>
      </w:pPr>
      <w:r w:rsidRPr="00C81C27">
        <w:rPr>
          <w:noProof/>
        </w:rPr>
        <w:t xml:space="preserve">[5] Feng T, Wang J, Wang H, Ramdani N, Zu L, Liu W, Xu X. </w:t>
      </w:r>
      <w:r>
        <w:rPr>
          <w:noProof/>
        </w:rPr>
        <w:br/>
      </w:r>
      <w:r w:rsidRPr="00C81C27">
        <w:rPr>
          <w:noProof/>
        </w:rPr>
        <w:t xml:space="preserve">Copolymerization of fluorene-based main-chain benzoxazine and their high performance thermosets. </w:t>
      </w:r>
      <w:r>
        <w:rPr>
          <w:noProof/>
        </w:rPr>
        <w:br/>
      </w:r>
      <w:r w:rsidRPr="00C81C27">
        <w:rPr>
          <w:noProof/>
        </w:rPr>
        <w:t>Polymers for Advanced Technologies. 2015;26:581-8.</w:t>
      </w:r>
    </w:p>
    <w:p w:rsidR="00C81C27" w:rsidRPr="00C81C27" w:rsidRDefault="00C81C27" w:rsidP="00C81C27">
      <w:pPr>
        <w:pStyle w:val="EndNoteBibliography"/>
        <w:spacing w:after="120"/>
        <w:rPr>
          <w:noProof/>
        </w:rPr>
      </w:pPr>
      <w:r w:rsidRPr="00C81C27">
        <w:rPr>
          <w:noProof/>
        </w:rPr>
        <w:t xml:space="preserve">[6] Derradji M, Ramdani N, Zhang T, Wang J, Lin ZW, Yang M, Xu XD, Liu WB. </w:t>
      </w:r>
      <w:r>
        <w:rPr>
          <w:noProof/>
        </w:rPr>
        <w:br/>
      </w:r>
      <w:r w:rsidRPr="00C81C27">
        <w:rPr>
          <w:noProof/>
        </w:rPr>
        <w:t xml:space="preserve">High thermal and thermomechanical properties obtained by reinforcing a bisphenol-A based phthalonitrile resin with silicon nitride nanoparticles. </w:t>
      </w:r>
      <w:r>
        <w:rPr>
          <w:noProof/>
        </w:rPr>
        <w:br/>
      </w:r>
      <w:r w:rsidRPr="00C81C27">
        <w:rPr>
          <w:noProof/>
        </w:rPr>
        <w:t>Materials Letters. 2015;149:81-4.</w:t>
      </w:r>
    </w:p>
    <w:p w:rsidR="00C81C27" w:rsidRPr="00C81C27" w:rsidRDefault="00C81C27" w:rsidP="00C81C27">
      <w:pPr>
        <w:pStyle w:val="EndNoteBibliography"/>
        <w:spacing w:after="120"/>
        <w:rPr>
          <w:noProof/>
        </w:rPr>
      </w:pPr>
      <w:r w:rsidRPr="00C81C27">
        <w:rPr>
          <w:noProof/>
        </w:rPr>
        <w:t xml:space="preserve">[7] Derradji M, Ramdani N, Zhang T, Wang J, Feng TT, Wang H, Liu WB. </w:t>
      </w:r>
      <w:r>
        <w:rPr>
          <w:noProof/>
        </w:rPr>
        <w:br/>
      </w:r>
      <w:r w:rsidRPr="00C81C27">
        <w:rPr>
          <w:noProof/>
        </w:rPr>
        <w:t xml:space="preserve">Mechanical and thermal properties of phthalonitrile resin reinforced with silicon carbide particles. </w:t>
      </w:r>
      <w:r>
        <w:rPr>
          <w:noProof/>
        </w:rPr>
        <w:br/>
      </w:r>
      <w:r w:rsidRPr="00C81C27">
        <w:rPr>
          <w:noProof/>
        </w:rPr>
        <w:t>Materials and Design. 2015;71:48-55.</w:t>
      </w:r>
    </w:p>
    <w:p w:rsidR="00C81C27" w:rsidRPr="00C81C27" w:rsidRDefault="00C81C27" w:rsidP="00C81C27">
      <w:pPr>
        <w:pStyle w:val="EndNoteBibliography"/>
        <w:spacing w:after="120"/>
        <w:rPr>
          <w:noProof/>
        </w:rPr>
      </w:pPr>
      <w:r w:rsidRPr="00C81C27">
        <w:rPr>
          <w:noProof/>
        </w:rPr>
        <w:t>[8] Wang J, Ren TT, Wang YD, He XY, Liu WB, Shen XD</w:t>
      </w:r>
      <w:r>
        <w:rPr>
          <w:noProof/>
        </w:rPr>
        <w:t>.</w:t>
      </w:r>
      <w:r>
        <w:rPr>
          <w:noProof/>
        </w:rPr>
        <w:br/>
      </w:r>
      <w:r w:rsidRPr="00C81C27">
        <w:rPr>
          <w:noProof/>
        </w:rPr>
        <w:t>Synthesis, curing behavior and thermal properties of fluorene-containing benzoxazines based on linear and branched butylamines</w:t>
      </w:r>
      <w:r>
        <w:rPr>
          <w:noProof/>
        </w:rPr>
        <w:t>.</w:t>
      </w:r>
      <w:r>
        <w:rPr>
          <w:noProof/>
        </w:rPr>
        <w:br/>
      </w:r>
      <w:r w:rsidRPr="00C81C27">
        <w:rPr>
          <w:noProof/>
        </w:rPr>
        <w:t>Reactive and Functional Polymers. 2014;74:22-30.</w:t>
      </w:r>
    </w:p>
    <w:p w:rsidR="00C81C27" w:rsidRPr="00C81C27" w:rsidRDefault="00C81C27" w:rsidP="00C81C27">
      <w:pPr>
        <w:pStyle w:val="EndNoteBibliography"/>
        <w:spacing w:after="120"/>
        <w:rPr>
          <w:noProof/>
        </w:rPr>
      </w:pPr>
      <w:r w:rsidRPr="00C81C27">
        <w:rPr>
          <w:noProof/>
        </w:rPr>
        <w:t>[9] Wang H, Wang J, He X, Feng T, Ramdani N, Luan M, Liu W, Xu X</w:t>
      </w:r>
      <w:r>
        <w:rPr>
          <w:noProof/>
        </w:rPr>
        <w:t>.</w:t>
      </w:r>
      <w:r>
        <w:rPr>
          <w:noProof/>
        </w:rPr>
        <w:br/>
      </w:r>
      <w:r w:rsidRPr="00C81C27">
        <w:rPr>
          <w:noProof/>
        </w:rPr>
        <w:t>Synthesis of novel furan-containing tetrafunctional fluorene-based benzoxazine monomer and its high performance thermoset</w:t>
      </w:r>
      <w:r>
        <w:rPr>
          <w:noProof/>
        </w:rPr>
        <w:t>.</w:t>
      </w:r>
      <w:r>
        <w:rPr>
          <w:noProof/>
        </w:rPr>
        <w:br/>
      </w:r>
      <w:r w:rsidRPr="00C81C27">
        <w:rPr>
          <w:noProof/>
        </w:rPr>
        <w:t>RSC Advances. 2014;4:64798-801.</w:t>
      </w:r>
    </w:p>
    <w:p w:rsidR="00C81C27" w:rsidRPr="00C81C27" w:rsidRDefault="00C81C27" w:rsidP="00C81C27">
      <w:pPr>
        <w:pStyle w:val="EndNoteBibliography"/>
        <w:spacing w:after="120"/>
        <w:rPr>
          <w:noProof/>
        </w:rPr>
      </w:pPr>
      <w:r w:rsidRPr="00C81C27">
        <w:rPr>
          <w:noProof/>
        </w:rPr>
        <w:t>[10] Ramdani N, Wang J, Wang H, Feng TT, Derradji M, Liu WB</w:t>
      </w:r>
      <w:r>
        <w:rPr>
          <w:noProof/>
        </w:rPr>
        <w:t>.</w:t>
      </w:r>
      <w:r>
        <w:rPr>
          <w:noProof/>
        </w:rPr>
        <w:br/>
      </w:r>
      <w:r w:rsidRPr="00C81C27">
        <w:rPr>
          <w:noProof/>
        </w:rPr>
        <w:t>Mechanical and thermal properties of silicon nitride reinforced polybenzoxazine nanocomposites</w:t>
      </w:r>
      <w:r>
        <w:rPr>
          <w:noProof/>
        </w:rPr>
        <w:t>.</w:t>
      </w:r>
      <w:r>
        <w:rPr>
          <w:noProof/>
        </w:rPr>
        <w:br/>
      </w:r>
      <w:r w:rsidRPr="00C81C27">
        <w:rPr>
          <w:noProof/>
        </w:rPr>
        <w:t>Composites Science and Technology. 2014;105:73-9.</w:t>
      </w:r>
    </w:p>
    <w:p w:rsidR="00C81C27" w:rsidRPr="00C81C27" w:rsidRDefault="00C81C27" w:rsidP="00C81C27">
      <w:pPr>
        <w:pStyle w:val="EndNoteBibliography"/>
        <w:spacing w:after="120"/>
        <w:rPr>
          <w:noProof/>
        </w:rPr>
      </w:pPr>
      <w:r w:rsidRPr="00C81C27">
        <w:rPr>
          <w:noProof/>
        </w:rPr>
        <w:t>[11] Ramdani N, Wang J, Liu WB</w:t>
      </w:r>
      <w:r>
        <w:rPr>
          <w:noProof/>
        </w:rPr>
        <w:t>.</w:t>
      </w:r>
      <w:r>
        <w:rPr>
          <w:noProof/>
        </w:rPr>
        <w:br/>
      </w:r>
      <w:r w:rsidRPr="00C81C27">
        <w:rPr>
          <w:noProof/>
        </w:rPr>
        <w:t>Preparation and Thermal Properties of Polybenzoxazine/TiC Hybrids</w:t>
      </w:r>
      <w:r>
        <w:rPr>
          <w:noProof/>
        </w:rPr>
        <w:t>.</w:t>
      </w:r>
      <w:r>
        <w:rPr>
          <w:noProof/>
        </w:rPr>
        <w:br/>
      </w:r>
      <w:r w:rsidRPr="00C81C27">
        <w:rPr>
          <w:noProof/>
        </w:rPr>
        <w:t xml:space="preserve"> Advanced Materials Research2014. p. 49-52.</w:t>
      </w:r>
    </w:p>
    <w:p w:rsidR="00C81C27" w:rsidRPr="00C81C27" w:rsidRDefault="00C81C27" w:rsidP="00C81C27">
      <w:pPr>
        <w:pStyle w:val="EndNoteBibliography"/>
        <w:spacing w:after="120"/>
        <w:rPr>
          <w:noProof/>
        </w:rPr>
      </w:pPr>
      <w:r w:rsidRPr="00C81C27">
        <w:rPr>
          <w:noProof/>
        </w:rPr>
        <w:lastRenderedPageBreak/>
        <w:t>[12] Ramdani N, Wang J, He XY, Feng TT, Xu XD, Liu WB, Zheng XS</w:t>
      </w:r>
      <w:r>
        <w:rPr>
          <w:noProof/>
        </w:rPr>
        <w:t>.</w:t>
      </w:r>
      <w:r>
        <w:rPr>
          <w:noProof/>
        </w:rPr>
        <w:br/>
      </w:r>
      <w:r w:rsidRPr="00C81C27">
        <w:rPr>
          <w:noProof/>
        </w:rPr>
        <w:t>Effect of crab shell particles on the thermomechanical and thermal properties of polybenzoxazine matrix</w:t>
      </w:r>
      <w:r>
        <w:rPr>
          <w:noProof/>
        </w:rPr>
        <w:t>.</w:t>
      </w:r>
      <w:r>
        <w:rPr>
          <w:noProof/>
        </w:rPr>
        <w:br/>
      </w:r>
      <w:r w:rsidRPr="00C81C27">
        <w:rPr>
          <w:noProof/>
        </w:rPr>
        <w:t>Materials and Design. 2014;61:1-7.</w:t>
      </w:r>
    </w:p>
    <w:p w:rsidR="00C81C27" w:rsidRPr="00C81C27" w:rsidRDefault="00C81C27" w:rsidP="00C81C27">
      <w:pPr>
        <w:pStyle w:val="EndNoteBibliography"/>
        <w:spacing w:after="120"/>
        <w:rPr>
          <w:noProof/>
        </w:rPr>
      </w:pPr>
      <w:r w:rsidRPr="00C81C27">
        <w:rPr>
          <w:noProof/>
        </w:rPr>
        <w:t>[13] Wang J, Wang H, Liu JT, Liu WB, Shen XD</w:t>
      </w:r>
      <w:r>
        <w:rPr>
          <w:noProof/>
        </w:rPr>
        <w:t>.</w:t>
      </w:r>
      <w:r>
        <w:rPr>
          <w:noProof/>
        </w:rPr>
        <w:br/>
      </w:r>
      <w:r w:rsidRPr="00C81C27">
        <w:rPr>
          <w:noProof/>
        </w:rPr>
        <w:t>Synthesis, curing kinetics and thermal properties of novel difunctional chiral and achiral benzoxazines with double chiral centers</w:t>
      </w:r>
      <w:r>
        <w:rPr>
          <w:noProof/>
        </w:rPr>
        <w:t>.</w:t>
      </w:r>
      <w:r>
        <w:rPr>
          <w:noProof/>
        </w:rPr>
        <w:br/>
      </w:r>
      <w:r w:rsidRPr="00C81C27">
        <w:rPr>
          <w:noProof/>
        </w:rPr>
        <w:t>Journal of Thermal Analysis and Calorimetry. 2013;114:1255-64.</w:t>
      </w:r>
    </w:p>
    <w:p w:rsidR="00C81C27" w:rsidRPr="00C81C27" w:rsidRDefault="00C81C27" w:rsidP="00C81C27">
      <w:pPr>
        <w:pStyle w:val="EndNoteBibliography"/>
        <w:spacing w:after="120"/>
        <w:rPr>
          <w:noProof/>
        </w:rPr>
      </w:pPr>
      <w:r w:rsidRPr="00C81C27">
        <w:rPr>
          <w:noProof/>
        </w:rPr>
        <w:t>[14] Wang J, He XY, Liu JT, Liu WB, Yang L</w:t>
      </w:r>
      <w:r>
        <w:rPr>
          <w:noProof/>
        </w:rPr>
        <w:t>.</w:t>
      </w:r>
      <w:r>
        <w:rPr>
          <w:noProof/>
        </w:rPr>
        <w:br/>
      </w:r>
      <w:r w:rsidRPr="00C81C27">
        <w:rPr>
          <w:noProof/>
        </w:rPr>
        <w:t>Investigation of the polymerization behavior and regioselectivity of fluorene diamine-based benzoxazines</w:t>
      </w:r>
      <w:r>
        <w:rPr>
          <w:noProof/>
        </w:rPr>
        <w:t>.</w:t>
      </w:r>
      <w:r>
        <w:rPr>
          <w:noProof/>
        </w:rPr>
        <w:br/>
      </w:r>
      <w:r w:rsidRPr="00C81C27">
        <w:rPr>
          <w:noProof/>
        </w:rPr>
        <w:t>Macromolecular Chemistry and Physics. 2013;214:617-28.</w:t>
      </w:r>
    </w:p>
    <w:p w:rsidR="00C81C27" w:rsidRPr="00C81C27" w:rsidRDefault="00C81C27" w:rsidP="00C81C27">
      <w:pPr>
        <w:pStyle w:val="EndNoteBibliography"/>
        <w:spacing w:after="120"/>
        <w:rPr>
          <w:noProof/>
        </w:rPr>
      </w:pPr>
      <w:r w:rsidRPr="00C81C27">
        <w:rPr>
          <w:noProof/>
        </w:rPr>
        <w:t>[15] Wang H, Wang J, He XY, Ren TT, Liu WB, Shen XD, Bai JW</w:t>
      </w:r>
      <w:r>
        <w:rPr>
          <w:noProof/>
        </w:rPr>
        <w:t>.</w:t>
      </w:r>
      <w:r>
        <w:rPr>
          <w:noProof/>
        </w:rPr>
        <w:br/>
      </w:r>
      <w:r w:rsidRPr="00C81C27">
        <w:rPr>
          <w:noProof/>
        </w:rPr>
        <w:t>Synthesis and thermal properties of difunctional chiral and achiral benzoxazines</w:t>
      </w:r>
      <w:r>
        <w:rPr>
          <w:noProof/>
        </w:rPr>
        <w:t>.</w:t>
      </w:r>
      <w:r>
        <w:rPr>
          <w:noProof/>
        </w:rPr>
        <w:br/>
      </w:r>
      <w:r w:rsidRPr="00C81C27">
        <w:rPr>
          <w:noProof/>
        </w:rPr>
        <w:t>Acta Polymerica Sinica. 2013:450-5.</w:t>
      </w:r>
    </w:p>
    <w:p w:rsidR="00C81C27" w:rsidRPr="00C81C27" w:rsidRDefault="00C81C27" w:rsidP="00C81C27">
      <w:pPr>
        <w:pStyle w:val="EndNoteBibliography"/>
        <w:spacing w:after="120"/>
        <w:rPr>
          <w:noProof/>
        </w:rPr>
      </w:pPr>
      <w:r w:rsidRPr="00C81C27">
        <w:rPr>
          <w:noProof/>
        </w:rPr>
        <w:t>[16] Shi J, Zheng X, Xie L, Cao F, Wu Y, Liu W</w:t>
      </w:r>
      <w:r>
        <w:rPr>
          <w:noProof/>
        </w:rPr>
        <w:t>.</w:t>
      </w:r>
      <w:r>
        <w:rPr>
          <w:noProof/>
        </w:rPr>
        <w:br/>
      </w:r>
      <w:r w:rsidRPr="00C81C27">
        <w:rPr>
          <w:noProof/>
        </w:rPr>
        <w:t>Film-forming characteristics and thermal stability of low viscosity benzoxazines derived from melamine</w:t>
      </w:r>
      <w:r>
        <w:rPr>
          <w:noProof/>
        </w:rPr>
        <w:t>.</w:t>
      </w:r>
      <w:r>
        <w:rPr>
          <w:noProof/>
        </w:rPr>
        <w:br/>
      </w:r>
      <w:r w:rsidRPr="00C81C27">
        <w:rPr>
          <w:noProof/>
        </w:rPr>
        <w:t>European Polymer Journal. 2013;49:4054-61.</w:t>
      </w:r>
    </w:p>
    <w:p w:rsidR="00C81C27" w:rsidRPr="00C81C27" w:rsidRDefault="00C81C27" w:rsidP="00C81C27">
      <w:pPr>
        <w:pStyle w:val="EndNoteBibliography"/>
        <w:spacing w:after="120"/>
        <w:rPr>
          <w:noProof/>
        </w:rPr>
      </w:pPr>
      <w:r w:rsidRPr="00C81C27">
        <w:rPr>
          <w:noProof/>
        </w:rPr>
        <w:t>[17] He XY, Wang J, Wang YD, Liu CJ, Liu WB, Yang L</w:t>
      </w:r>
      <w:r>
        <w:rPr>
          <w:noProof/>
        </w:rPr>
        <w:t>.</w:t>
      </w:r>
      <w:r>
        <w:rPr>
          <w:noProof/>
        </w:rPr>
        <w:br/>
      </w:r>
      <w:r w:rsidRPr="00C81C27">
        <w:rPr>
          <w:noProof/>
        </w:rPr>
        <w:t>Synthesis, thermal properties and curing kinetics of fluorene diamine-based benzoxazine containing ester groups</w:t>
      </w:r>
      <w:r>
        <w:rPr>
          <w:noProof/>
        </w:rPr>
        <w:t>.</w:t>
      </w:r>
      <w:r>
        <w:rPr>
          <w:noProof/>
        </w:rPr>
        <w:br/>
      </w:r>
      <w:r w:rsidRPr="00C81C27">
        <w:rPr>
          <w:noProof/>
        </w:rPr>
        <w:t>European Polymer Journal. 2013;49:2759-68.</w:t>
      </w:r>
    </w:p>
    <w:p w:rsidR="00C81C27" w:rsidRPr="00C81C27" w:rsidRDefault="00C81C27" w:rsidP="00C81C27">
      <w:pPr>
        <w:pStyle w:val="EndNoteBibliography"/>
        <w:spacing w:after="120"/>
        <w:rPr>
          <w:noProof/>
        </w:rPr>
      </w:pPr>
      <w:r w:rsidRPr="00C81C27">
        <w:rPr>
          <w:noProof/>
        </w:rPr>
        <w:t>[18] He XY, Wang J, Ramdani N, Liu WB, Liu LJ, Yang L</w:t>
      </w:r>
      <w:r>
        <w:rPr>
          <w:noProof/>
        </w:rPr>
        <w:t>.</w:t>
      </w:r>
      <w:r>
        <w:rPr>
          <w:noProof/>
        </w:rPr>
        <w:br/>
      </w:r>
      <w:r w:rsidRPr="00C81C27">
        <w:rPr>
          <w:noProof/>
        </w:rPr>
        <w:t>Investigation of synthesis, thermal properties and curing kinetics of fluorene diamine-based benzoxazine by using two curing kinetic methods</w:t>
      </w:r>
      <w:r>
        <w:rPr>
          <w:noProof/>
        </w:rPr>
        <w:t>.</w:t>
      </w:r>
      <w:r>
        <w:rPr>
          <w:noProof/>
        </w:rPr>
        <w:br/>
      </w:r>
      <w:r w:rsidRPr="00C81C27">
        <w:rPr>
          <w:noProof/>
        </w:rPr>
        <w:t>Thermochimica Acta. 2013;564:51-8.</w:t>
      </w:r>
    </w:p>
    <w:p w:rsidR="00C81C27" w:rsidRPr="00C81C27" w:rsidRDefault="00C81C27" w:rsidP="00C81C27">
      <w:pPr>
        <w:pStyle w:val="EndNoteBibliography"/>
        <w:spacing w:after="120"/>
        <w:rPr>
          <w:noProof/>
        </w:rPr>
      </w:pPr>
      <w:r w:rsidRPr="00C81C27">
        <w:rPr>
          <w:noProof/>
        </w:rPr>
        <w:t>[19] Wang J, Fang X, Sun MM, Liu WB, Shen XD</w:t>
      </w:r>
      <w:r>
        <w:rPr>
          <w:noProof/>
        </w:rPr>
        <w:t>.</w:t>
      </w:r>
      <w:r>
        <w:rPr>
          <w:noProof/>
        </w:rPr>
        <w:br/>
      </w:r>
      <w:r w:rsidRPr="00C81C27">
        <w:rPr>
          <w:noProof/>
        </w:rPr>
        <w:t>Study on isothermal curing kinetics of Bisphenol-AP-based benzoxazine</w:t>
      </w:r>
      <w:r>
        <w:rPr>
          <w:noProof/>
        </w:rPr>
        <w:t>.</w:t>
      </w:r>
      <w:r>
        <w:rPr>
          <w:noProof/>
        </w:rPr>
        <w:br/>
      </w:r>
      <w:r w:rsidRPr="00C81C27">
        <w:rPr>
          <w:noProof/>
        </w:rPr>
        <w:t>Cailiao Kexue yu Gongyi/Material Science and Technology. 2012;20:58-61.</w:t>
      </w:r>
    </w:p>
    <w:p w:rsidR="00C81C27" w:rsidRPr="00C81C27" w:rsidRDefault="00C81C27" w:rsidP="00C81C27">
      <w:pPr>
        <w:pStyle w:val="EndNoteBibliography"/>
        <w:spacing w:after="120"/>
        <w:rPr>
          <w:noProof/>
        </w:rPr>
      </w:pPr>
      <w:r w:rsidRPr="00C81C27">
        <w:rPr>
          <w:noProof/>
        </w:rPr>
        <w:t>[20] Wang J, Fang X, Wu MQ, He XY, Liu WB, Shen XD</w:t>
      </w:r>
      <w:r>
        <w:rPr>
          <w:noProof/>
        </w:rPr>
        <w:t>.</w:t>
      </w:r>
      <w:r>
        <w:rPr>
          <w:noProof/>
        </w:rPr>
        <w:br/>
      </w:r>
      <w:r w:rsidRPr="00C81C27">
        <w:rPr>
          <w:noProof/>
        </w:rPr>
        <w:t>Synthesis, curing kinetics and thermal properties of bisphenol-AP-based benzoxazine</w:t>
      </w:r>
      <w:r>
        <w:rPr>
          <w:noProof/>
        </w:rPr>
        <w:t>.</w:t>
      </w:r>
      <w:r>
        <w:rPr>
          <w:noProof/>
        </w:rPr>
        <w:br/>
      </w:r>
      <w:r w:rsidRPr="00C81C27">
        <w:rPr>
          <w:noProof/>
        </w:rPr>
        <w:t>European Polymer Journal</w:t>
      </w:r>
      <w:bookmarkStart w:id="0" w:name="_GoBack"/>
      <w:r w:rsidRPr="00C81C27">
        <w:rPr>
          <w:noProof/>
        </w:rPr>
        <w:t xml:space="preserve">. </w:t>
      </w:r>
      <w:bookmarkEnd w:id="0"/>
      <w:r w:rsidRPr="00C81C27">
        <w:rPr>
          <w:noProof/>
        </w:rPr>
        <w:t>2011;47:2158-68.</w:t>
      </w:r>
    </w:p>
    <w:p w:rsidR="000609C3" w:rsidRDefault="00C81C27" w:rsidP="00C81C27">
      <w:pPr>
        <w:spacing w:after="120"/>
      </w:pPr>
      <w:r>
        <w:fldChar w:fldCharType="end"/>
      </w:r>
    </w:p>
    <w:sectPr w:rsidR="000609C3" w:rsidSect="00C81C27">
      <w:pgSz w:w="12240" w:h="15840"/>
      <w:pgMar w:top="990" w:right="1800" w:bottom="720" w:left="180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30"/>
  <w:proofState w:spelling="clean" w:grammar="clean"/>
  <w:defaultTabStop w:val="720"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rog in Polymer Science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x9vvpraaf5x0pefr5svaf2lwszerwtawrdw&quot;&gt;liu-wb-partial&lt;record-ids&gt;&lt;item&gt;1&lt;/item&gt;&lt;item&gt;2&lt;/item&gt;&lt;item&gt;3&lt;/item&gt;&lt;item&gt;4&lt;/item&gt;&lt;item&gt;5&lt;/item&gt;&lt;item&gt;6&lt;/item&gt;&lt;item&gt;7&lt;/item&gt;&lt;item&gt;8&lt;/item&gt;&lt;item&gt;9&lt;/item&gt;&lt;item&gt;10&lt;/item&gt;&lt;item&gt;11&lt;/item&gt;&lt;item&gt;12&lt;/item&gt;&lt;item&gt;13&lt;/item&gt;&lt;item&gt;14&lt;/item&gt;&lt;item&gt;15&lt;/item&gt;&lt;item&gt;16&lt;/item&gt;&lt;item&gt;17&lt;/item&gt;&lt;item&gt;18&lt;/item&gt;&lt;item&gt;19&lt;/item&gt;&lt;item&gt;20&lt;/item&gt;&lt;/record-ids&gt;&lt;/item&gt;&lt;/Libraries&gt;"/>
  </w:docVars>
  <w:rsids>
    <w:rsidRoot w:val="00C81C27"/>
    <w:rsid w:val="000609C3"/>
    <w:rsid w:val="00806068"/>
    <w:rsid w:val="00A17755"/>
    <w:rsid w:val="00C81C27"/>
    <w:rsid w:val="00D356E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."/>
  <w:listSeparator w:val=","/>
  <w14:docId w14:val="60119F02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D356EF"/>
    <w:rPr>
      <w:rFonts w:ascii="Times New Roman" w:eastAsiaTheme="minorHAnsi" w:hAnsi="Times New Roman"/>
      <w:szCs w:val="22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A17755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17755"/>
    <w:rPr>
      <w:rFonts w:ascii="Lucida Grande" w:eastAsiaTheme="minorHAnsi" w:hAnsi="Lucida Grande" w:cs="Lucida Grande"/>
      <w:sz w:val="18"/>
      <w:szCs w:val="18"/>
    </w:rPr>
  </w:style>
  <w:style w:type="paragraph" w:customStyle="1" w:styleId="EndNoteBibliographyTitle">
    <w:name w:val="EndNote Bibliography Title"/>
    <w:basedOn w:val="Normal"/>
    <w:rsid w:val="00C81C27"/>
    <w:pPr>
      <w:jc w:val="center"/>
    </w:pPr>
    <w:rPr>
      <w:rFonts w:cs="Times New Roman"/>
    </w:rPr>
  </w:style>
  <w:style w:type="paragraph" w:customStyle="1" w:styleId="EndNoteBibliography">
    <w:name w:val="EndNote Bibliography"/>
    <w:basedOn w:val="Normal"/>
    <w:rsid w:val="00C81C27"/>
    <w:rPr>
      <w:rFonts w:cs="Times New Roman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D356EF"/>
    <w:rPr>
      <w:rFonts w:ascii="Times New Roman" w:eastAsiaTheme="minorHAnsi" w:hAnsi="Times New Roman"/>
      <w:szCs w:val="22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A17755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17755"/>
    <w:rPr>
      <w:rFonts w:ascii="Lucida Grande" w:eastAsiaTheme="minorHAnsi" w:hAnsi="Lucida Grande" w:cs="Lucida Grande"/>
      <w:sz w:val="18"/>
      <w:szCs w:val="18"/>
    </w:rPr>
  </w:style>
  <w:style w:type="paragraph" w:customStyle="1" w:styleId="EndNoteBibliographyTitle">
    <w:name w:val="EndNote Bibliography Title"/>
    <w:basedOn w:val="Normal"/>
    <w:rsid w:val="00C81C27"/>
    <w:pPr>
      <w:jc w:val="center"/>
    </w:pPr>
    <w:rPr>
      <w:rFonts w:cs="Times New Roman"/>
    </w:rPr>
  </w:style>
  <w:style w:type="paragraph" w:customStyle="1" w:styleId="EndNoteBibliography">
    <w:name w:val="EndNote Bibliography"/>
    <w:basedOn w:val="Normal"/>
    <w:rsid w:val="00C81C27"/>
    <w:rPr>
      <w:rFonts w:cs="Times New Roma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ntTable" Target="fontTable.xml"/><Relationship Id="rId6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2</Pages>
  <Words>650</Words>
  <Characters>3708</Characters>
  <Application>Microsoft Macintosh Word</Application>
  <DocSecurity>0</DocSecurity>
  <Lines>30</Lines>
  <Paragraphs>8</Paragraphs>
  <ScaleCrop>false</ScaleCrop>
  <Company>carnegie mellon univ</Company>
  <LinksUpToDate>false</LinksUpToDate>
  <CharactersWithSpaces>435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Guy Berry</dc:creator>
  <cp:keywords/>
  <dc:description/>
  <cp:lastModifiedBy>Guy Berry</cp:lastModifiedBy>
  <cp:revision>1</cp:revision>
  <dcterms:created xsi:type="dcterms:W3CDTF">2015-10-29T15:33:00Z</dcterms:created>
  <dcterms:modified xsi:type="dcterms:W3CDTF">2015-10-29T15:43:00Z</dcterms:modified>
</cp:coreProperties>
</file>